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74CF312" w14:textId="77777777" w:rsidR="002B4343" w:rsidRPr="00296B41" w:rsidRDefault="007942E7" w:rsidP="00AA593C">
      <w:pPr>
        <w:jc w:val="center"/>
        <w:outlineLvl w:val="0"/>
      </w:pPr>
      <w:r w:rsidRPr="00296B41">
        <w:t>Coevolution and the structure of mutualistic networks</w:t>
      </w:r>
    </w:p>
    <w:p w14:paraId="0E15F699" w14:textId="77777777" w:rsidR="002B4343" w:rsidRPr="00296B41" w:rsidRDefault="002B4343" w:rsidP="00AA593C">
      <w:pPr>
        <w:jc w:val="center"/>
      </w:pPr>
    </w:p>
    <w:p w14:paraId="7BA20520" w14:textId="77777777" w:rsidR="00970A50" w:rsidRDefault="002B4343" w:rsidP="00AA593C">
      <w:pPr>
        <w:jc w:val="center"/>
        <w:outlineLvl w:val="0"/>
      </w:pPr>
      <w:r w:rsidRPr="00296B41">
        <w:t>Lauren Ponisio</w:t>
      </w:r>
    </w:p>
    <w:p w14:paraId="13A1D166" w14:textId="77777777" w:rsidR="002C0F99" w:rsidRDefault="002C0F99" w:rsidP="00970A50"/>
    <w:p w14:paraId="6EA8BA12" w14:textId="77777777" w:rsidR="002C0F99" w:rsidRPr="00AA593C" w:rsidRDefault="002C0F99" w:rsidP="002C0F99">
      <w:pPr>
        <w:rPr>
          <w:b/>
        </w:rPr>
      </w:pPr>
      <w:r w:rsidRPr="00AA593C">
        <w:rPr>
          <w:b/>
        </w:rPr>
        <w:t>Abstract:</w:t>
      </w:r>
    </w:p>
    <w:p w14:paraId="7E76BA5F" w14:textId="3555C24E" w:rsidR="002C0F99" w:rsidRPr="00964A69" w:rsidRDefault="002C0F99" w:rsidP="00AA593C">
      <w:pPr>
        <w:widowControl w:val="0"/>
        <w:autoSpaceDE w:val="0"/>
        <w:autoSpaceDN w:val="0"/>
        <w:adjustRightInd w:val="0"/>
        <w:spacing w:after="240"/>
        <w:ind w:firstLine="720"/>
      </w:pPr>
      <w:r>
        <w:t>B</w:t>
      </w:r>
      <w:r>
        <w:rPr>
          <w:rFonts w:cs="Times"/>
        </w:rPr>
        <w:t>oth ecologically and evolutionarily, mutualisms represent one of the most influential of all biological interactions, with fundamental consequences for the evolution and maintenance of biotic diversity (Thompson 2005</w:t>
      </w:r>
      <w:r w:rsidR="003103D6">
        <w:rPr>
          <w:rFonts w:cs="Times"/>
        </w:rPr>
        <w:t>, Bascompte</w:t>
      </w:r>
      <w:r>
        <w:rPr>
          <w:rFonts w:cs="Times"/>
        </w:rPr>
        <w:t xml:space="preserve">). Pair-wise interactions between mutualists are </w:t>
      </w:r>
      <w:r w:rsidRPr="00296B41">
        <w:rPr>
          <w:rFonts w:cs="Times"/>
        </w:rPr>
        <w:t>embedded in larger networks</w:t>
      </w:r>
      <w:r>
        <w:rPr>
          <w:rFonts w:cs="Times"/>
        </w:rPr>
        <w:t xml:space="preserve"> of interacting species, and understanding how natural selection operating at the level of an individual scales up to shape the interactions of the entire community has implications for understanding how these communities come together and fall apart. There are different hypothesis of the role of traits in governing the assembly of mutualistic communities () and the contribution of coevolution and neutral processes to the evolution of these traits (Vazquez). Using a simulation-based approach, </w:t>
      </w:r>
      <w:r>
        <w:t>I will</w:t>
      </w:r>
      <w:r w:rsidRPr="00296B41">
        <w:t xml:space="preserve"> exam</w:t>
      </w:r>
      <w:r>
        <w:t>ine</w:t>
      </w:r>
      <w:r w:rsidRPr="00296B41">
        <w:t xml:space="preserve"> the effect of different </w:t>
      </w:r>
      <w:r>
        <w:t xml:space="preserve">evolutionary </w:t>
      </w:r>
      <w:r w:rsidRPr="00296B41">
        <w:t>scenarios and</w:t>
      </w:r>
      <w:r>
        <w:t xml:space="preserve"> trait linkage rules on the topologies</w:t>
      </w:r>
      <w:r w:rsidRPr="00296B41">
        <w:t xml:space="preserve"> of mutualistic networks. </w:t>
      </w:r>
      <w:r>
        <w:t>I will simulate</w:t>
      </w:r>
      <w:r w:rsidRPr="00296B41">
        <w:t xml:space="preserve"> character evolution on phylogenies representing different modes of coevolution</w:t>
      </w:r>
      <w:r>
        <w:t xml:space="preserve"> and contrast them with neutral evolutionary scenarios</w:t>
      </w:r>
      <w:r w:rsidRPr="00296B41">
        <w:t xml:space="preserve">. Using the simulated </w:t>
      </w:r>
      <w:r>
        <w:t>traits I will build</w:t>
      </w:r>
      <w:r w:rsidRPr="00296B41">
        <w:t xml:space="preserve"> interaction networks by employing different linkage rules to determine the frequency of interaction between mutualists</w:t>
      </w:r>
      <w:r>
        <w:t>,</w:t>
      </w:r>
      <w:r w:rsidRPr="00296B41">
        <w:t xml:space="preserve"> and</w:t>
      </w:r>
      <w:r>
        <w:t xml:space="preserve"> calculate</w:t>
      </w:r>
      <w:r w:rsidRPr="00296B41">
        <w:t xml:space="preserve"> metrics to describe the topologies of the networks. </w:t>
      </w:r>
      <w:r>
        <w:t>I will</w:t>
      </w:r>
      <w:r w:rsidRPr="00296B41">
        <w:t xml:space="preserve"> address the following questions: 1) does coevolution leave a distinct mark on network topology distinguishable from neutral evolution? For example are tightly coevolved networks more modular than communities not influenced by coevolution? 2) do different modes of coevolution (tight coevolution coupled with co-speciation vs. coevolution without co-speciation) give rise to unique network structures, and 3) do different linkage rules (complimentary trait matching, barrier trait</w:t>
      </w:r>
      <w:r>
        <w:t>s</w:t>
      </w:r>
      <w:r w:rsidRPr="00296B41">
        <w:t xml:space="preserve"> or neutral interactions) influence network topology? </w:t>
      </w:r>
    </w:p>
    <w:p w14:paraId="786E5950" w14:textId="36EEE330" w:rsidR="00DF336E" w:rsidRPr="00AA593C" w:rsidRDefault="00D834B8" w:rsidP="00970A50">
      <w:pPr>
        <w:rPr>
          <w:b/>
        </w:rPr>
      </w:pPr>
      <w:r w:rsidRPr="00AA593C">
        <w:rPr>
          <w:b/>
        </w:rPr>
        <w:t xml:space="preserve">Background: </w:t>
      </w:r>
    </w:p>
    <w:p w14:paraId="32539876" w14:textId="2C4E6D0D" w:rsidR="00AA593C" w:rsidRPr="00AA593C" w:rsidRDefault="00384424" w:rsidP="00AA593C">
      <w:pPr>
        <w:ind w:firstLine="720"/>
        <w:rPr>
          <w:b/>
        </w:rPr>
      </w:pPr>
      <w:r w:rsidRPr="00296B41">
        <w:t xml:space="preserve">In a network analysis, plant-animal communities are modeled as nodes in a bipartite or two-party network, linked by their interactions. Network-based </w:t>
      </w:r>
      <w:r w:rsidR="00883A49">
        <w:t xml:space="preserve">metrics </w:t>
      </w:r>
      <w:r w:rsidRPr="00296B41">
        <w:t xml:space="preserve">have helped </w:t>
      </w:r>
      <w:r w:rsidRPr="00296B41">
        <w:rPr>
          <w:rFonts w:cs="Arial"/>
          <w:color w:val="000000"/>
        </w:rPr>
        <w:t>uncover a number of predictable patterns of interaction organization</w:t>
      </w:r>
      <w:r w:rsidRPr="00296B41">
        <w:t xml:space="preserve"> in mutualistic communities that have been attributed to coevolution </w:t>
      </w:r>
      <w:r w:rsidRPr="00296B41">
        <w:rPr>
          <w:rFonts w:cs="Arial"/>
          <w:color w:val="000000"/>
        </w:rPr>
        <w:t xml:space="preserve">including nestedness (where </w:t>
      </w:r>
      <w:r w:rsidRPr="00296B41">
        <w:rPr>
          <w:color w:val="000000"/>
        </w:rPr>
        <w:t>specialists interact with a subset of the species that generalists interact with</w:t>
      </w:r>
      <w:r w:rsidRPr="00296B41">
        <w:rPr>
          <w:rFonts w:cs="Arial"/>
          <w:color w:val="000000"/>
        </w:rPr>
        <w:t xml:space="preserve">) </w:t>
      </w:r>
      <w:r w:rsidRPr="00296B41">
        <w:rPr>
          <w:rFonts w:cs="Arial"/>
          <w:color w:val="000000"/>
        </w:rPr>
        <w:fldChar w:fldCharType="begin"/>
      </w:r>
      <w:r w:rsidRPr="00296B41">
        <w:rPr>
          <w:rFonts w:cs="Arial"/>
          <w:color w:val="000000"/>
        </w:rPr>
        <w:instrText xml:space="preserve"> ADDIN EN.CITE &lt;EndNote&gt;&lt;Cite&gt;&lt;Author&gt;Bascompte&lt;/Author&gt;&lt;Year&gt;2003&lt;/Year&gt;&lt;RecNum&gt;8&lt;/RecNum&gt;&lt;DisplayText&gt;(&lt;style face="italic"&gt;7&lt;/style&gt;)&lt;/DisplayText&gt;&lt;record&gt;&lt;rec-number&gt;8&lt;/rec-number&gt;&lt;foreign-keys&gt;&lt;key app="EN" db-id="vvae09e99pvx23e9zeppvts6wt9pttvs0spw"&gt;8&lt;/key&gt;&lt;/foreign-keys&gt;&lt;ref-type name="Journal Article"&gt;17&lt;/ref-type&gt;&lt;contributors&gt;&lt;authors&gt;&lt;author&gt;Bascompte, J&lt;/author&gt;&lt;author&gt;Jordano, P&lt;/author&gt;&lt;author&gt;Melian, CJ&lt;/author&gt;&lt;author&gt;Olesen, JM&lt;/author&gt;&lt;/authors&gt;&lt;/contributors&gt;&lt;titles&gt;&lt;title&gt;The nested assembly of plant-animal mutualistic networks&lt;/title&gt;&lt;secondary-title&gt;Proc Natl Acad Sci USA&lt;/secondary-title&gt;&lt;/titles&gt;&lt;periodical&gt;&lt;full-title&gt;Proc Natl Acad Sci USA&lt;/full-title&gt;&lt;/periodical&gt;&lt;pages&gt;9383 - 9387&lt;/pages&gt;&lt;volume&gt;100&lt;/volume&gt;&lt;dates&gt;&lt;year&gt;2003&lt;/year&gt;&lt;/dates&gt;&lt;accession-num&gt;doi:10.1073/pnas.1633576100&lt;/accession-num&gt;&lt;urls&gt;&lt;/urls&gt;&lt;/record&gt;&lt;/Cite&gt;&lt;/EndNote&gt;</w:instrText>
      </w:r>
      <w:r w:rsidRPr="00296B41">
        <w:rPr>
          <w:rFonts w:cs="Arial"/>
          <w:color w:val="000000"/>
        </w:rPr>
        <w:fldChar w:fldCharType="separate"/>
      </w:r>
      <w:r w:rsidRPr="00296B41">
        <w:rPr>
          <w:rFonts w:cs="Arial"/>
          <w:noProof/>
          <w:color w:val="000000"/>
        </w:rPr>
        <w:t>(</w:t>
      </w:r>
      <w:hyperlink w:anchor="_ENREF_7" w:tooltip="Bascompte, 2003 #8" w:history="1">
        <w:r w:rsidRPr="00296B41">
          <w:rPr>
            <w:rFonts w:cs="Arial"/>
            <w:i/>
            <w:noProof/>
            <w:color w:val="000000"/>
          </w:rPr>
          <w:t>7</w:t>
        </w:r>
      </w:hyperlink>
      <w:r w:rsidRPr="00296B41">
        <w:rPr>
          <w:rFonts w:cs="Arial"/>
          <w:noProof/>
          <w:color w:val="000000"/>
        </w:rPr>
        <w:t>)</w:t>
      </w:r>
      <w:r w:rsidRPr="00296B41">
        <w:rPr>
          <w:rFonts w:cs="Arial"/>
          <w:color w:val="000000"/>
        </w:rPr>
        <w:fldChar w:fldCharType="end"/>
      </w:r>
      <w:r w:rsidRPr="00296B41">
        <w:rPr>
          <w:rFonts w:cs="Arial"/>
          <w:color w:val="000000"/>
        </w:rPr>
        <w:t xml:space="preserve">, weak asymmetric links (specialist plants are visited by generalist pollinators, and vice versa) </w:t>
      </w:r>
      <w:r w:rsidRPr="00296B41">
        <w:rPr>
          <w:rFonts w:cs="Arial"/>
          <w:color w:val="000000"/>
        </w:rPr>
        <w:fldChar w:fldCharType="begin"/>
      </w:r>
      <w:r w:rsidRPr="00296B41">
        <w:rPr>
          <w:rFonts w:cs="Arial"/>
          <w:color w:val="000000"/>
        </w:rPr>
        <w:instrText xml:space="preserve"> ADDIN EN.CITE &lt;EndNote&gt;&lt;Cite&gt;&lt;Author&gt;Vázquez&lt;/Author&gt;&lt;Year&gt;2004&lt;/Year&gt;&lt;RecNum&gt;22&lt;/RecNum&gt;&lt;DisplayText&gt;(&lt;style face="italic"&gt;8&lt;/style&gt;)&lt;/DisplayText&gt;&lt;record&gt;&lt;rec-number&gt;22&lt;/rec-number&gt;&lt;foreign-keys&gt;&lt;key app="EN" db-id="vvae09e99pvx23e9zeppvts6wt9pttvs0spw"&gt;22&lt;/key&gt;&lt;/foreign-keys&gt;&lt;ref-type name="Journal Article"&gt;17&lt;/ref-type&gt;&lt;contributors&gt;&lt;authors&gt;&lt;author&gt;Vázquez, DP&lt;/author&gt;&lt;author&gt;Aizen, MA&lt;/author&gt;&lt;/authors&gt;&lt;/contributors&gt;&lt;titles&gt;&lt;title&gt;Asymmetric specialization: a pervasive feature of plant-pollinator interactions&lt;/title&gt;&lt;secondary-title&gt;Ecology&lt;/secondary-title&gt;&lt;/titles&gt;&lt;periodical&gt;&lt;full-title&gt;Ecology&lt;/full-title&gt;&lt;/periodical&gt;&lt;pages&gt;1251 - 1257&lt;/pages&gt;&lt;volume&gt;85&lt;/volume&gt;&lt;dates&gt;&lt;year&gt;2004&lt;/year&gt;&lt;/dates&gt;&lt;urls&gt;&lt;/urls&gt;&lt;/record&gt;&lt;/Cite&gt;&lt;/EndNote&gt;</w:instrText>
      </w:r>
      <w:r w:rsidRPr="00296B41">
        <w:rPr>
          <w:rFonts w:cs="Arial"/>
          <w:color w:val="000000"/>
        </w:rPr>
        <w:fldChar w:fldCharType="separate"/>
      </w:r>
      <w:r w:rsidRPr="00296B41">
        <w:rPr>
          <w:rFonts w:cs="Arial"/>
          <w:noProof/>
          <w:color w:val="000000"/>
        </w:rPr>
        <w:t>(</w:t>
      </w:r>
      <w:hyperlink w:anchor="_ENREF_8" w:tooltip="Vázquez, 2004 #22" w:history="1">
        <w:r w:rsidRPr="00296B41">
          <w:rPr>
            <w:rFonts w:cs="Arial"/>
            <w:i/>
            <w:noProof/>
            <w:color w:val="000000"/>
          </w:rPr>
          <w:t>8</w:t>
        </w:r>
      </w:hyperlink>
      <w:r w:rsidRPr="00296B41">
        <w:rPr>
          <w:rFonts w:cs="Arial"/>
          <w:noProof/>
          <w:color w:val="000000"/>
        </w:rPr>
        <w:t>)</w:t>
      </w:r>
      <w:r w:rsidRPr="00296B41">
        <w:rPr>
          <w:rFonts w:cs="Arial"/>
          <w:color w:val="000000"/>
        </w:rPr>
        <w:fldChar w:fldCharType="end"/>
      </w:r>
      <w:r w:rsidRPr="00296B41">
        <w:rPr>
          <w:rFonts w:cs="Arial"/>
          <w:color w:val="000000"/>
        </w:rPr>
        <w:t xml:space="preserve"> and </w:t>
      </w:r>
      <w:r w:rsidRPr="00296B41">
        <w:rPr>
          <w:rFonts w:cs="Arial"/>
          <w:color w:val="141413"/>
        </w:rPr>
        <w:t xml:space="preserve">modularity (the network can be separated into sub-units or “modules” in which species interact more inside than outside their respective sub-units) </w:t>
      </w:r>
      <w:r w:rsidRPr="00296B41">
        <w:rPr>
          <w:rFonts w:cs="Arial"/>
          <w:color w:val="000000"/>
        </w:rPr>
        <w:fldChar w:fldCharType="begin"/>
      </w:r>
      <w:r w:rsidRPr="00296B41">
        <w:rPr>
          <w:rFonts w:cs="Arial"/>
          <w:color w:val="000000"/>
        </w:rPr>
        <w:instrText xml:space="preserve"> ADDIN EN.CITE &lt;EndNote&gt;&lt;Cite&gt;&lt;Author&gt;Olesen&lt;/Author&gt;&lt;Year&gt;2007&lt;/Year&gt;&lt;RecNum&gt;14&lt;/RecNum&gt;&lt;DisplayText&gt;(&lt;style face="italic"&gt;9&lt;/style&gt;)&lt;/DisplayText&gt;&lt;record&gt;&lt;rec-number&gt;14&lt;/rec-number&gt;&lt;foreign-keys&gt;&lt;key app="EN" db-id="vvae09e99pvx23e9zeppvts6wt9pttvs0spw"&gt;14&lt;/key&gt;&lt;/foreign-keys&gt;&lt;ref-type name="Journal Article"&gt;17&lt;/ref-type&gt;&lt;contributors&gt;&lt;authors&gt;&lt;author&gt;Olesen, Jens M.&lt;/author&gt;&lt;author&gt;Bascompte, Jordi&lt;/author&gt;&lt;author&gt;Dupont, Yoko L.&lt;/author&gt;&lt;author&gt;Jordano, Pedro&lt;/author&gt;&lt;/authors&gt;&lt;/contributors&gt;&lt;titles&gt;&lt;title&gt;The modularity of pollination networks&lt;/title&gt;&lt;secondary-title&gt;Proceedings of the National Academy of Sciences&lt;/secondary-title&gt;&lt;/titles&gt;&lt;periodical&gt;&lt;full-title&gt;Proceedings of the National Academy of Sciences&lt;/full-title&gt;&lt;/periodical&gt;&lt;pages&gt;19891-19896&lt;/pages&gt;&lt;volume&gt;104&lt;/volume&gt;&lt;number&gt;50&lt;/number&gt;&lt;dates&gt;&lt;year&gt;2007&lt;/year&gt;&lt;/dates&gt;&lt;urls&gt;&lt;related-urls&gt;&lt;url&gt;http://www.pnas.org/content/104/50/19891.abstract&lt;/url&gt;&lt;/related-urls&gt;&lt;/urls&gt;&lt;electronic-resource-num&gt;10.1073/pnas.0706375104&lt;/electronic-resource-num&gt;&lt;/record&gt;&lt;/Cite&gt;&lt;/EndNote&gt;</w:instrText>
      </w:r>
      <w:r w:rsidRPr="00296B41">
        <w:rPr>
          <w:rFonts w:cs="Arial"/>
          <w:color w:val="000000"/>
        </w:rPr>
        <w:fldChar w:fldCharType="separate"/>
      </w:r>
      <w:r w:rsidRPr="00296B41">
        <w:rPr>
          <w:rFonts w:cs="Arial"/>
          <w:noProof/>
          <w:color w:val="000000"/>
        </w:rPr>
        <w:t>(</w:t>
      </w:r>
      <w:hyperlink w:anchor="_ENREF_9" w:tooltip="Olesen, 2007 #14" w:history="1">
        <w:r w:rsidRPr="00296B41">
          <w:rPr>
            <w:rFonts w:cs="Arial"/>
            <w:i/>
            <w:noProof/>
            <w:color w:val="000000"/>
          </w:rPr>
          <w:t>9</w:t>
        </w:r>
      </w:hyperlink>
      <w:r w:rsidRPr="00296B41">
        <w:rPr>
          <w:rFonts w:cs="Arial"/>
          <w:noProof/>
          <w:color w:val="000000"/>
        </w:rPr>
        <w:t>)</w:t>
      </w:r>
      <w:r w:rsidRPr="00296B41">
        <w:rPr>
          <w:rFonts w:cs="Arial"/>
          <w:color w:val="000000"/>
        </w:rPr>
        <w:fldChar w:fldCharType="end"/>
      </w:r>
      <w:r w:rsidRPr="00296B41">
        <w:rPr>
          <w:rFonts w:cs="Arial"/>
          <w:color w:val="000000"/>
        </w:rPr>
        <w:t>.</w:t>
      </w:r>
      <w:r w:rsidR="00296B41" w:rsidRPr="00296B41">
        <w:rPr>
          <w:rFonts w:cs="Arial"/>
          <w:color w:val="000000"/>
        </w:rPr>
        <w:t xml:space="preserve"> Particularly, Olesen et al. (9) suggested modules </w:t>
      </w:r>
      <w:r w:rsidR="00296B41" w:rsidRPr="00296B41">
        <w:rPr>
          <w:rFonts w:cs="Times"/>
        </w:rPr>
        <w:t xml:space="preserve">should </w:t>
      </w:r>
      <w:r w:rsidR="00296B41">
        <w:rPr>
          <w:rFonts w:cs="Times"/>
        </w:rPr>
        <w:t xml:space="preserve">be </w:t>
      </w:r>
      <w:r w:rsidR="00296B41" w:rsidRPr="00296B41">
        <w:rPr>
          <w:rFonts w:cs="Times"/>
        </w:rPr>
        <w:t xml:space="preserve">regarded as coevolutionary units, in which reciprocal selection </w:t>
      </w:r>
      <w:r w:rsidR="00296B41">
        <w:rPr>
          <w:rFonts w:cs="Times"/>
        </w:rPr>
        <w:t xml:space="preserve">within a module </w:t>
      </w:r>
      <w:r w:rsidR="00296B41" w:rsidRPr="00296B41">
        <w:rPr>
          <w:rFonts w:cs="Times"/>
        </w:rPr>
        <w:t>leads to trait convergence in unrelated species.</w:t>
      </w:r>
      <w:r w:rsidR="00AA593C">
        <w:rPr>
          <w:rFonts w:cs="Times"/>
        </w:rPr>
        <w:t xml:space="preserve"> </w:t>
      </w:r>
    </w:p>
    <w:p w14:paraId="0E7288F6" w14:textId="166222F2" w:rsidR="00AA593C" w:rsidRDefault="00067940" w:rsidP="00AA593C">
      <w:pPr>
        <w:rPr>
          <w:b/>
        </w:rPr>
      </w:pPr>
      <w:r w:rsidRPr="00296B41">
        <w:rPr>
          <w:rFonts w:cs="Times"/>
        </w:rPr>
        <w:t>Coevolution is a</w:t>
      </w:r>
      <w:r>
        <w:rPr>
          <w:rFonts w:cs="Times"/>
        </w:rPr>
        <w:t xml:space="preserve"> key process producing and maintaining </w:t>
      </w:r>
      <w:r w:rsidRPr="00296B41">
        <w:rPr>
          <w:rFonts w:cs="Times"/>
        </w:rPr>
        <w:t>complex networks of interacting species (Ehrlich</w:t>
      </w:r>
      <w:r>
        <w:rPr>
          <w:rFonts w:cs="Times"/>
        </w:rPr>
        <w:t xml:space="preserve"> &amp; Raven 1964; Thompson 2005) and there are different hypothesis regarding the coevolutionary process. </w:t>
      </w:r>
      <w:r w:rsidR="00DF336E">
        <w:rPr>
          <w:rFonts w:cs="Times"/>
        </w:rPr>
        <w:t>The first co-evolutionary hypothesis suggests there is high species-level interaction specificity leading to</w:t>
      </w:r>
      <w:r w:rsidR="00DF336E" w:rsidRPr="00296B41">
        <w:rPr>
          <w:rFonts w:cs="Times"/>
        </w:rPr>
        <w:t xml:space="preserve"> strict-sense coevolu</w:t>
      </w:r>
      <w:r w:rsidR="00DF336E">
        <w:rPr>
          <w:rFonts w:cs="Times"/>
        </w:rPr>
        <w:t xml:space="preserve">tion and tight co-speciation and the </w:t>
      </w:r>
      <w:r w:rsidR="00DF336E" w:rsidRPr="00296B41">
        <w:rPr>
          <w:rFonts w:cs="Times"/>
        </w:rPr>
        <w:t xml:space="preserve">perfect congruence of </w:t>
      </w:r>
      <w:r w:rsidR="00DF336E">
        <w:rPr>
          <w:rFonts w:cs="Times"/>
        </w:rPr>
        <w:t>interacting</w:t>
      </w:r>
      <w:r w:rsidR="00DF336E" w:rsidRPr="00296B41">
        <w:rPr>
          <w:rFonts w:cs="Times"/>
        </w:rPr>
        <w:t xml:space="preserve"> lineages (Farenholz 1913)</w:t>
      </w:r>
      <w:r w:rsidR="00DF336E">
        <w:rPr>
          <w:rFonts w:cs="Times"/>
        </w:rPr>
        <w:t>. In this scenario, speciation</w:t>
      </w:r>
      <w:r w:rsidR="00C55C3B">
        <w:rPr>
          <w:rFonts w:cs="Times"/>
        </w:rPr>
        <w:t xml:space="preserve"> of one interacting species (e.g. the plant)</w:t>
      </w:r>
      <w:r w:rsidR="00DF336E">
        <w:rPr>
          <w:rFonts w:cs="Times"/>
        </w:rPr>
        <w:t xml:space="preserve"> drives s</w:t>
      </w:r>
      <w:r w:rsidR="00C55C3B">
        <w:rPr>
          <w:rFonts w:cs="Times"/>
        </w:rPr>
        <w:t xml:space="preserve">peciation of the other </w:t>
      </w:r>
      <w:r w:rsidR="00DF336E">
        <w:rPr>
          <w:rFonts w:cs="Times"/>
        </w:rPr>
        <w:t>(e.g. pollinators, seed dispersers).</w:t>
      </w:r>
      <w:r w:rsidR="009461F5" w:rsidRPr="00296B41">
        <w:rPr>
          <w:rFonts w:cs="Times"/>
        </w:rPr>
        <w:t xml:space="preserve"> </w:t>
      </w:r>
      <w:r w:rsidR="00DF336E">
        <w:rPr>
          <w:rFonts w:cs="Times"/>
        </w:rPr>
        <w:t xml:space="preserve">This hypothesis has been extensively criticized </w:t>
      </w:r>
      <w:r w:rsidR="00DF336E">
        <w:rPr>
          <w:rFonts w:cs="Times"/>
        </w:rPr>
        <w:lastRenderedPageBreak/>
        <w:t xml:space="preserve">(e.g. </w:t>
      </w:r>
      <w:r w:rsidR="00DF336E">
        <w:t xml:space="preserve">Page et al. </w:t>
      </w:r>
      <w:r w:rsidR="009461F5" w:rsidRPr="00296B41">
        <w:t xml:space="preserve">1996) </w:t>
      </w:r>
      <w:r w:rsidR="00C55C3B">
        <w:t>and even obligate mutualisms have been shown to deviate from its predictions (fig-fig wasp, yucca-yucca moth, oil producin</w:t>
      </w:r>
      <w:r>
        <w:t>g orchids and</w:t>
      </w:r>
      <w:r w:rsidRPr="00067940">
        <w:rPr>
          <w:i/>
        </w:rPr>
        <w:t xml:space="preserve"> Euglossine</w:t>
      </w:r>
      <w:r>
        <w:t xml:space="preserve"> bees).</w:t>
      </w:r>
    </w:p>
    <w:p w14:paraId="528EA3F2" w14:textId="5AFD037B" w:rsidR="00AA593C" w:rsidRPr="00AA593C" w:rsidRDefault="00C55C3B" w:rsidP="00AA593C">
      <w:pPr>
        <w:ind w:firstLine="720"/>
        <w:rPr>
          <w:b/>
        </w:rPr>
      </w:pPr>
      <w:r>
        <w:t xml:space="preserve">The second evolutionary scenario suggests </w:t>
      </w:r>
      <w:r w:rsidR="00067940">
        <w:rPr>
          <w:rFonts w:cs="Times"/>
        </w:rPr>
        <w:t xml:space="preserve">trait convergence is the result of </w:t>
      </w:r>
      <w:r w:rsidR="00EC7854">
        <w:rPr>
          <w:rFonts w:cs="Times"/>
        </w:rPr>
        <w:t xml:space="preserve">natural selection hones the complementarity of traits involved mutualistic interactions (e.g. </w:t>
      </w:r>
      <w:r w:rsidR="00067940">
        <w:rPr>
          <w:rFonts w:cs="Times"/>
        </w:rPr>
        <w:t>corolla tubes of plants and the length of</w:t>
      </w:r>
      <w:r w:rsidR="00EC7854">
        <w:rPr>
          <w:rFonts w:cs="Times"/>
        </w:rPr>
        <w:t xml:space="preserve"> pollinator tongues/proboscises</w:t>
      </w:r>
      <w:r w:rsidR="00067940">
        <w:rPr>
          <w:rFonts w:cs="Times"/>
        </w:rPr>
        <w:t xml:space="preserve">). </w:t>
      </w:r>
      <w:r w:rsidR="00E54FDE">
        <w:rPr>
          <w:rFonts w:cs="Times"/>
        </w:rPr>
        <w:t>Mutualisms accumulate phylogenetically related and unrelated species over time as species converge through natural selec</w:t>
      </w:r>
      <w:r w:rsidR="00067940">
        <w:rPr>
          <w:rFonts w:cs="Times"/>
        </w:rPr>
        <w:t>tion on similar traits, leading</w:t>
      </w:r>
      <w:r w:rsidR="00E54FDE">
        <w:rPr>
          <w:rFonts w:cs="Times"/>
        </w:rPr>
        <w:t xml:space="preserve"> to trait con</w:t>
      </w:r>
      <w:r w:rsidR="00067940">
        <w:rPr>
          <w:rFonts w:cs="Times"/>
        </w:rPr>
        <w:t xml:space="preserve">vergence without co-speciation. This pattern of trait convergence us </w:t>
      </w:r>
      <w:r w:rsidR="009461F5" w:rsidRPr="00296B41">
        <w:rPr>
          <w:rFonts w:cs="Times"/>
        </w:rPr>
        <w:t>often obse</w:t>
      </w:r>
      <w:r>
        <w:rPr>
          <w:rFonts w:cs="Times"/>
        </w:rPr>
        <w:t xml:space="preserve">rved in mutualisms, such as </w:t>
      </w:r>
      <w:r w:rsidR="00EC7854" w:rsidRPr="00296B41">
        <w:rPr>
          <w:rFonts w:cs="Times"/>
        </w:rPr>
        <w:t>patterns of fruit design in unrelat</w:t>
      </w:r>
      <w:r w:rsidR="00EC7854">
        <w:rPr>
          <w:rFonts w:cs="Times"/>
        </w:rPr>
        <w:t xml:space="preserve">ed plant species (Jordano 1995), </w:t>
      </w:r>
      <w:r>
        <w:rPr>
          <w:rFonts w:cs="Times"/>
        </w:rPr>
        <w:t>colo</w:t>
      </w:r>
      <w:r w:rsidR="009461F5" w:rsidRPr="00296B41">
        <w:rPr>
          <w:rFonts w:cs="Times"/>
        </w:rPr>
        <w:t>r patterns in clean</w:t>
      </w:r>
      <w:r w:rsidR="00EC7854">
        <w:rPr>
          <w:rFonts w:cs="Times"/>
        </w:rPr>
        <w:t>ing fishes (Coˆte 2000),</w:t>
      </w:r>
      <w:r w:rsidR="00AA593C">
        <w:rPr>
          <w:rFonts w:cs="Times"/>
        </w:rPr>
        <w:t xml:space="preserve"> oil production by orchids (Stantiago).</w:t>
      </w:r>
    </w:p>
    <w:p w14:paraId="48202F30" w14:textId="087C16D0" w:rsidR="00025526" w:rsidRPr="00AA593C" w:rsidRDefault="00067940" w:rsidP="00AA593C">
      <w:pPr>
        <w:widowControl w:val="0"/>
        <w:autoSpaceDE w:val="0"/>
        <w:autoSpaceDN w:val="0"/>
        <w:adjustRightInd w:val="0"/>
        <w:spacing w:after="240"/>
        <w:ind w:firstLine="720"/>
        <w:rPr>
          <w:rFonts w:cs="Times"/>
        </w:rPr>
      </w:pPr>
      <w:r>
        <w:rPr>
          <w:rFonts w:cs="Times"/>
        </w:rPr>
        <w:t xml:space="preserve">Recently, models of network coevolution have explored the effect of evolution and coevolution on the topology of networks (Paulo, Nusimer). There has been little exploration, however, </w:t>
      </w:r>
      <w:r w:rsidR="005F2AD8">
        <w:rPr>
          <w:rFonts w:cs="Times"/>
        </w:rPr>
        <w:t xml:space="preserve">of </w:t>
      </w:r>
      <w:r>
        <w:rPr>
          <w:rFonts w:cs="Times"/>
        </w:rPr>
        <w:t>whether the structures observed in mutualistic networks could also be produced by neutral processes (Vazquez).</w:t>
      </w:r>
      <w:r w:rsidR="00AA593C">
        <w:rPr>
          <w:rFonts w:cs="Times"/>
        </w:rPr>
        <w:t xml:space="preserve"> </w:t>
      </w:r>
      <w:r w:rsidR="00AA593C" w:rsidRPr="00296B41">
        <w:rPr>
          <w:rFonts w:cs="Times"/>
        </w:rPr>
        <w:t>Interacting mutualistic species will experience the same biogeographic and climatic events that may cause allopatric divergence in both lineages as a mutualistic interaction spreads across the landscape (</w:t>
      </w:r>
      <w:r w:rsidR="00AA593C" w:rsidRPr="00296B41">
        <w:rPr>
          <w:rFonts w:cs="Times"/>
          <w:color w:val="000053"/>
        </w:rPr>
        <w:t>Smith et al., 2008</w:t>
      </w:r>
      <w:r w:rsidR="00AA593C" w:rsidRPr="00296B41">
        <w:rPr>
          <w:rFonts w:cs="Times"/>
        </w:rPr>
        <w:t xml:space="preserve">). </w:t>
      </w:r>
      <w:r w:rsidR="00AA593C">
        <w:rPr>
          <w:rFonts w:cs="Times"/>
        </w:rPr>
        <w:t>Additionally, trait evolution is limited by the phylogenetic constraints (e.g.) and thus patterns of co-</w:t>
      </w:r>
      <w:r w:rsidR="005F2AD8">
        <w:rPr>
          <w:rFonts w:cs="Times"/>
        </w:rPr>
        <w:t>speciation</w:t>
      </w:r>
      <w:bookmarkStart w:id="0" w:name="_GoBack"/>
      <w:bookmarkEnd w:id="0"/>
      <w:r w:rsidR="00AA593C">
        <w:rPr>
          <w:rFonts w:cs="Times"/>
        </w:rPr>
        <w:t xml:space="preserve"> and trait convergence and arise by purely neutral processes.</w:t>
      </w:r>
    </w:p>
    <w:p w14:paraId="15BF21E0" w14:textId="4431D19B" w:rsidR="006C48BB" w:rsidRPr="00296B41" w:rsidRDefault="00954F29" w:rsidP="00D834B8">
      <w:pPr>
        <w:outlineLvl w:val="0"/>
        <w:rPr>
          <w:b/>
        </w:rPr>
      </w:pPr>
      <w:r w:rsidRPr="00296B41">
        <w:rPr>
          <w:b/>
        </w:rPr>
        <w:t xml:space="preserve">Simulation </w:t>
      </w:r>
      <w:r w:rsidR="00D834B8">
        <w:rPr>
          <w:b/>
        </w:rPr>
        <w:t xml:space="preserve">plan: </w:t>
      </w:r>
    </w:p>
    <w:p w14:paraId="60835541" w14:textId="77777777" w:rsidR="006C48BB" w:rsidRPr="00296B41" w:rsidRDefault="006C48BB"/>
    <w:p w14:paraId="296A9860" w14:textId="158F8976" w:rsidR="00E227F2" w:rsidRPr="00296B41" w:rsidRDefault="00C141E4" w:rsidP="00C141E4">
      <w:r w:rsidRPr="00296B41">
        <w:rPr>
          <w:b/>
        </w:rPr>
        <w:t>Step 1</w:t>
      </w:r>
      <w:r w:rsidRPr="00296B41">
        <w:t>:</w:t>
      </w:r>
      <w:r w:rsidR="008E6415" w:rsidRPr="00296B41">
        <w:t xml:space="preserve"> </w:t>
      </w:r>
      <w:r w:rsidR="008E6415" w:rsidRPr="00296B41">
        <w:rPr>
          <w:b/>
        </w:rPr>
        <w:t>Simulate tree topology and character evolution</w:t>
      </w:r>
      <w:r w:rsidR="008E6415" w:rsidRPr="00296B41">
        <w:t>.</w:t>
      </w:r>
      <w:r w:rsidRPr="00296B41">
        <w:t xml:space="preserve"> </w:t>
      </w:r>
      <w:r w:rsidR="00E227F2" w:rsidRPr="00296B41">
        <w:t xml:space="preserve">Phylogenies </w:t>
      </w:r>
      <w:r w:rsidR="00D834B8">
        <w:t>will be</w:t>
      </w:r>
      <w:r w:rsidR="00E227F2" w:rsidRPr="00296B41">
        <w:t xml:space="preserve"> simulated with a birth-death process </w:t>
      </w:r>
      <w:r w:rsidR="00212B6C" w:rsidRPr="00296B41">
        <w:t xml:space="preserve">with a set tree age, number of species and extinction and diversification rate. </w:t>
      </w:r>
      <w:r w:rsidRPr="00296B41">
        <w:t>We</w:t>
      </w:r>
      <w:r w:rsidR="0001701B" w:rsidRPr="00296B41">
        <w:t xml:space="preserve"> used four combinations of mutualistic partner phylogenies</w:t>
      </w:r>
      <w:r w:rsidR="00806994" w:rsidRPr="00296B41">
        <w:t xml:space="preserve"> and trait evolution</w:t>
      </w:r>
      <w:r w:rsidR="0001701B" w:rsidRPr="00296B41">
        <w:t>:</w:t>
      </w:r>
    </w:p>
    <w:p w14:paraId="796454B7" w14:textId="77777777" w:rsidR="0001701B" w:rsidRPr="00296B41" w:rsidRDefault="0001701B"/>
    <w:p w14:paraId="1912F961" w14:textId="77777777" w:rsidR="0092388A" w:rsidRPr="00296B41" w:rsidRDefault="00072524">
      <w:r w:rsidRPr="00296B41">
        <w:t>a</w:t>
      </w:r>
      <w:r w:rsidR="0001701B" w:rsidRPr="00296B41">
        <w:t xml:space="preserve">) </w:t>
      </w:r>
      <w:r w:rsidR="00E227F2" w:rsidRPr="00296B41">
        <w:t>C</w:t>
      </w:r>
      <w:r w:rsidR="0001701B" w:rsidRPr="00296B41">
        <w:t>oevolution and co</w:t>
      </w:r>
      <w:r w:rsidR="00D94EB8" w:rsidRPr="00296B41">
        <w:t>-</w:t>
      </w:r>
      <w:r w:rsidR="0092388A" w:rsidRPr="00296B41">
        <w:t>speciation: the phylogeny and trait evolution of mutualisms are identical. This scenario represe</w:t>
      </w:r>
      <w:r w:rsidR="0001701B" w:rsidRPr="00296B41">
        <w:t>nts the most extreme case of co</w:t>
      </w:r>
      <w:r w:rsidR="0092388A" w:rsidRPr="00296B41">
        <w:t>evolution where mutualist</w:t>
      </w:r>
      <w:r w:rsidR="0001701B" w:rsidRPr="00296B41">
        <w:t>s co</w:t>
      </w:r>
      <w:r w:rsidR="00D94EB8" w:rsidRPr="00296B41">
        <w:t>-</w:t>
      </w:r>
      <w:r w:rsidR="0001701B" w:rsidRPr="00296B41">
        <w:t>speciate and co</w:t>
      </w:r>
      <w:r w:rsidR="0092388A" w:rsidRPr="00296B41">
        <w:t xml:space="preserve">evolve. </w:t>
      </w:r>
      <w:r w:rsidR="00E227F2" w:rsidRPr="00296B41">
        <w:t xml:space="preserve">One phylogeny </w:t>
      </w:r>
      <w:r w:rsidR="00212B6C" w:rsidRPr="00296B41">
        <w:t xml:space="preserve">and trait evolution through Brownian motion </w:t>
      </w:r>
      <w:r w:rsidR="00E227F2" w:rsidRPr="00296B41">
        <w:t xml:space="preserve">is simulated and used for both mutualists. </w:t>
      </w:r>
    </w:p>
    <w:p w14:paraId="07F5AC53" w14:textId="77777777" w:rsidR="0092388A" w:rsidRPr="00296B41" w:rsidRDefault="0092388A"/>
    <w:p w14:paraId="76E09476" w14:textId="632A7287" w:rsidR="0092388A" w:rsidRPr="00296B41" w:rsidRDefault="00072524">
      <w:r w:rsidRPr="00296B41">
        <w:t>b</w:t>
      </w:r>
      <w:r w:rsidR="0001701B" w:rsidRPr="00296B41">
        <w:t>) Coevolution without co</w:t>
      </w:r>
      <w:r w:rsidR="00D94EB8" w:rsidRPr="00296B41">
        <w:t>-</w:t>
      </w:r>
      <w:r w:rsidR="0092388A" w:rsidRPr="00296B41">
        <w:t>speciation</w:t>
      </w:r>
      <w:r w:rsidR="00D94EB8" w:rsidRPr="00296B41">
        <w:t xml:space="preserve">: </w:t>
      </w:r>
      <w:r w:rsidR="00212B6C" w:rsidRPr="00296B41">
        <w:t>t</w:t>
      </w:r>
      <w:r w:rsidR="0092388A" w:rsidRPr="00296B41">
        <w:t>he trait evolution of one mutualists tracks the evolution of the other</w:t>
      </w:r>
      <w:r w:rsidR="00E227F2" w:rsidRPr="00296B41">
        <w:t xml:space="preserve"> but speciation occurs independently within each of the trees</w:t>
      </w:r>
      <w:r w:rsidR="0001701B" w:rsidRPr="00296B41">
        <w:t>. To represent this scenario t</w:t>
      </w:r>
      <w:r w:rsidR="00212B6C" w:rsidRPr="00296B41">
        <w:t xml:space="preserve">he phylogenies of the mutualists </w:t>
      </w:r>
      <w:r w:rsidR="00D834B8">
        <w:t>will be</w:t>
      </w:r>
      <w:r w:rsidR="00212B6C" w:rsidRPr="00296B41">
        <w:t xml:space="preserve"> simulated independently. The traits of one of the partners are simulated using Brownian motion. The traits for the other partner </w:t>
      </w:r>
      <w:r w:rsidR="00D834B8">
        <w:t>will be</w:t>
      </w:r>
      <w:r w:rsidR="00212B6C" w:rsidRPr="00296B41">
        <w:t xml:space="preserve"> simulated by sampling from the traits of </w:t>
      </w:r>
      <w:r w:rsidR="0001701B" w:rsidRPr="00296B41">
        <w:t xml:space="preserve">its partners </w:t>
      </w:r>
      <w:r w:rsidR="00212B6C" w:rsidRPr="00296B41">
        <w:t xml:space="preserve">and than using those traits as multiple optima in an Orstein-Uhlenbeck process. </w:t>
      </w:r>
    </w:p>
    <w:p w14:paraId="20AC686F" w14:textId="77777777" w:rsidR="0092388A" w:rsidRPr="00296B41" w:rsidRDefault="0092388A"/>
    <w:p w14:paraId="112F1DA7" w14:textId="77777777" w:rsidR="00212B6C" w:rsidRPr="00296B41" w:rsidRDefault="00072524">
      <w:r w:rsidRPr="00296B41">
        <w:t>c</w:t>
      </w:r>
      <w:r w:rsidR="0001701B" w:rsidRPr="00296B41">
        <w:t>) Co</w:t>
      </w:r>
      <w:r w:rsidR="00D94EB8" w:rsidRPr="00296B41">
        <w:t>-</w:t>
      </w:r>
      <w:r w:rsidR="0001701B" w:rsidRPr="00296B41">
        <w:t>speciation without co</w:t>
      </w:r>
      <w:r w:rsidR="00D94EB8" w:rsidRPr="00296B41">
        <w:t>evolution</w:t>
      </w:r>
      <w:r w:rsidR="00212B6C" w:rsidRPr="00296B41">
        <w:t>: the tree topologies of the mutualists are similar, but the traits are not co-evolving. This represent</w:t>
      </w:r>
      <w:r w:rsidR="00806994" w:rsidRPr="00296B41">
        <w:t>s</w:t>
      </w:r>
      <w:r w:rsidR="00212B6C" w:rsidRPr="00296B41">
        <w:t xml:space="preserve"> a case where an environmental factor is driving speciation leading to geographic structuring. </w:t>
      </w:r>
      <w:r w:rsidR="0001701B" w:rsidRPr="00296B41">
        <w:t>We simulate a</w:t>
      </w:r>
      <w:r w:rsidR="00212B6C" w:rsidRPr="00296B41">
        <w:t xml:space="preserve"> single tree for both mutualists and</w:t>
      </w:r>
      <w:r w:rsidR="0001701B" w:rsidRPr="00296B41">
        <w:t xml:space="preserve"> evolve traits</w:t>
      </w:r>
      <w:r w:rsidR="00212B6C" w:rsidRPr="00296B41">
        <w:t xml:space="preserve"> independently on the trees by Brownian motion. </w:t>
      </w:r>
    </w:p>
    <w:p w14:paraId="57915367" w14:textId="77777777" w:rsidR="0092388A" w:rsidRPr="00296B41" w:rsidRDefault="0092388A"/>
    <w:p w14:paraId="7D39780C" w14:textId="77777777" w:rsidR="0092388A" w:rsidRPr="00296B41" w:rsidRDefault="00072524">
      <w:r w:rsidRPr="00296B41">
        <w:t>d</w:t>
      </w:r>
      <w:r w:rsidR="0001701B" w:rsidRPr="00296B41">
        <w:t xml:space="preserve">) </w:t>
      </w:r>
      <w:r w:rsidR="00212B6C" w:rsidRPr="00296B41">
        <w:t xml:space="preserve">Neutral evolution: </w:t>
      </w:r>
      <w:r w:rsidR="0092388A" w:rsidRPr="00296B41">
        <w:t xml:space="preserve">The phylogenies </w:t>
      </w:r>
      <w:r w:rsidR="00212B6C" w:rsidRPr="00296B41">
        <w:t xml:space="preserve">and traits </w:t>
      </w:r>
      <w:r w:rsidR="0092388A" w:rsidRPr="00296B41">
        <w:t xml:space="preserve">of the mutualists evolve independently. </w:t>
      </w:r>
    </w:p>
    <w:p w14:paraId="20BF5833" w14:textId="77777777" w:rsidR="0092388A" w:rsidRPr="00296B41" w:rsidRDefault="0092388A"/>
    <w:p w14:paraId="67A76F79" w14:textId="77777777" w:rsidR="00D67FB5" w:rsidRPr="00296B41" w:rsidRDefault="00C141E4" w:rsidP="00C141E4">
      <w:r w:rsidRPr="00296B41">
        <w:rPr>
          <w:b/>
        </w:rPr>
        <w:t>Step 2</w:t>
      </w:r>
      <w:r w:rsidRPr="00296B41">
        <w:t xml:space="preserve">: </w:t>
      </w:r>
      <w:r w:rsidR="008E6415" w:rsidRPr="00296B41">
        <w:rPr>
          <w:b/>
        </w:rPr>
        <w:t>Define interactions between species using linkage rules</w:t>
      </w:r>
      <w:r w:rsidR="008E6415" w:rsidRPr="00296B41">
        <w:t>. W</w:t>
      </w:r>
      <w:r w:rsidR="00806994" w:rsidRPr="00296B41">
        <w:t xml:space="preserve">e used </w:t>
      </w:r>
      <w:r w:rsidRPr="00296B41">
        <w:t>the traits simulated in the previous step</w:t>
      </w:r>
      <w:r w:rsidR="00806994" w:rsidRPr="00296B41">
        <w:t xml:space="preserve"> </w:t>
      </w:r>
      <w:r w:rsidRPr="00296B41">
        <w:t xml:space="preserve">to </w:t>
      </w:r>
      <w:r w:rsidR="00806994" w:rsidRPr="00296B41">
        <w:t>define the interactions among mutualistic partner</w:t>
      </w:r>
      <w:r w:rsidRPr="00296B41">
        <w:t>s using different linkage rules</w:t>
      </w:r>
      <w:r w:rsidR="00806994" w:rsidRPr="00296B41">
        <w:t>:</w:t>
      </w:r>
    </w:p>
    <w:p w14:paraId="1D6C51B8" w14:textId="77777777" w:rsidR="00D67FB5" w:rsidRPr="00296B41" w:rsidRDefault="00D67FB5"/>
    <w:p w14:paraId="5F87D4BC" w14:textId="77777777" w:rsidR="00D67FB5" w:rsidRPr="00296B41" w:rsidRDefault="00072524">
      <w:r w:rsidRPr="00296B41">
        <w:t>a</w:t>
      </w:r>
      <w:r w:rsidR="00806994" w:rsidRPr="00296B41">
        <w:t xml:space="preserve">) </w:t>
      </w:r>
      <w:r w:rsidR="00D67FB5" w:rsidRPr="00296B41">
        <w:t>Complimentary traits</w:t>
      </w:r>
      <w:r w:rsidR="00806994" w:rsidRPr="00296B41">
        <w:t xml:space="preserve">: The probability of interaction is defined by the amount of trait overlap in the range of acceptable traits of each of the species. The traits simulated in the previous step represent a range instead of a single trait value. </w:t>
      </w:r>
    </w:p>
    <w:p w14:paraId="78F928C7" w14:textId="77777777" w:rsidR="00806994" w:rsidRPr="00296B41" w:rsidRDefault="00806994"/>
    <w:p w14:paraId="099E5D7F" w14:textId="77777777" w:rsidR="00D67FB5" w:rsidRPr="00296B41" w:rsidRDefault="00072524">
      <w:r w:rsidRPr="00296B41">
        <w:t>b</w:t>
      </w:r>
      <w:r w:rsidR="00806994" w:rsidRPr="00296B41">
        <w:t xml:space="preserve">) </w:t>
      </w:r>
      <w:r w:rsidR="00D67FB5" w:rsidRPr="00296B41">
        <w:t xml:space="preserve">Barrier trait: If the trait of the higher trophic level mutualistic partner is greater than the trait of </w:t>
      </w:r>
      <w:r w:rsidR="00806994" w:rsidRPr="00296B41">
        <w:t>its</w:t>
      </w:r>
      <w:r w:rsidR="00D67FB5" w:rsidRPr="00296B41">
        <w:t xml:space="preserve"> partner, the species interact with probability = 1. </w:t>
      </w:r>
    </w:p>
    <w:p w14:paraId="1B7586B7" w14:textId="77777777" w:rsidR="00806994" w:rsidRPr="00296B41" w:rsidRDefault="00806994"/>
    <w:p w14:paraId="06BDC917" w14:textId="77777777" w:rsidR="00D67FB5" w:rsidRPr="00296B41" w:rsidRDefault="00072524">
      <w:r w:rsidRPr="00296B41">
        <w:t>c</w:t>
      </w:r>
      <w:r w:rsidR="00806994" w:rsidRPr="00296B41">
        <w:t xml:space="preserve">) </w:t>
      </w:r>
      <w:r w:rsidR="00D67FB5" w:rsidRPr="00296B41">
        <w:t>Neutral trait: all species can interact with probability = 1.</w:t>
      </w:r>
    </w:p>
    <w:p w14:paraId="39D82A15" w14:textId="77777777" w:rsidR="00D67FB5" w:rsidRPr="00296B41" w:rsidRDefault="00D67FB5"/>
    <w:p w14:paraId="34D34058" w14:textId="77777777" w:rsidR="00D67FB5" w:rsidRPr="00296B41" w:rsidRDefault="00C141E4">
      <w:r w:rsidRPr="00296B41">
        <w:rPr>
          <w:b/>
        </w:rPr>
        <w:t>Step 3</w:t>
      </w:r>
      <w:r w:rsidRPr="00296B41">
        <w:t>:</w:t>
      </w:r>
      <w:r w:rsidR="008E6415" w:rsidRPr="00296B41">
        <w:t xml:space="preserve"> </w:t>
      </w:r>
      <w:r w:rsidR="008E6415" w:rsidRPr="00296B41">
        <w:rPr>
          <w:b/>
        </w:rPr>
        <w:t>Create Fundamental and Ecological interaction matrices</w:t>
      </w:r>
      <w:r w:rsidR="008E6415" w:rsidRPr="00296B41">
        <w:t>.</w:t>
      </w:r>
      <w:r w:rsidRPr="00296B41">
        <w:t xml:space="preserve"> </w:t>
      </w:r>
      <w:r w:rsidR="00806994" w:rsidRPr="00296B41">
        <w:t xml:space="preserve">We used the interactions determined by the linkage rules </w:t>
      </w:r>
      <w:r w:rsidR="00555F1A" w:rsidRPr="00296B41">
        <w:t>to create</w:t>
      </w:r>
      <w:r w:rsidR="00E07508" w:rsidRPr="00296B41">
        <w:t xml:space="preserve"> two</w:t>
      </w:r>
      <w:r w:rsidR="00806994" w:rsidRPr="00296B41">
        <w:t xml:space="preserve"> </w:t>
      </w:r>
      <w:r w:rsidRPr="00296B41">
        <w:t xml:space="preserve">realizations of each </w:t>
      </w:r>
      <w:r w:rsidR="00806994" w:rsidRPr="00296B41">
        <w:t>i</w:t>
      </w:r>
      <w:r w:rsidRPr="00296B41">
        <w:t>nteraction network</w:t>
      </w:r>
      <w:r w:rsidR="00D67FB5" w:rsidRPr="00296B41">
        <w:t>:</w:t>
      </w:r>
    </w:p>
    <w:p w14:paraId="27584C35" w14:textId="77777777" w:rsidR="00806994" w:rsidRPr="00296B41" w:rsidRDefault="00806994"/>
    <w:p w14:paraId="017057BD" w14:textId="77777777" w:rsidR="00D67FB5" w:rsidRPr="00296B41" w:rsidRDefault="00072524">
      <w:r w:rsidRPr="00296B41">
        <w:t>a</w:t>
      </w:r>
      <w:r w:rsidR="00806994" w:rsidRPr="00296B41">
        <w:t xml:space="preserve">) </w:t>
      </w:r>
      <w:r w:rsidR="00D67FB5" w:rsidRPr="00296B41">
        <w:t xml:space="preserve">Fundamental: the interaction network where the probability of two species interacting is based on linkage rules alone. </w:t>
      </w:r>
    </w:p>
    <w:p w14:paraId="4DE28FE7" w14:textId="77777777" w:rsidR="00EC6E15" w:rsidRPr="00296B41" w:rsidRDefault="00EC6E15"/>
    <w:p w14:paraId="07B76B23" w14:textId="24B03BD6" w:rsidR="00EC6E15" w:rsidRPr="00296B41" w:rsidRDefault="00072524" w:rsidP="0043464B">
      <w:r w:rsidRPr="00296B41">
        <w:t>b</w:t>
      </w:r>
      <w:r w:rsidR="00806994" w:rsidRPr="00296B41">
        <w:t xml:space="preserve">) </w:t>
      </w:r>
      <w:r w:rsidR="00D67FB5" w:rsidRPr="00296B41">
        <w:t xml:space="preserve">Ecological: a realization of the fundamental network where the abundance of species is considered. The abundances of species </w:t>
      </w:r>
      <w:r w:rsidR="00D834B8">
        <w:t>will be</w:t>
      </w:r>
      <w:r w:rsidR="00D67FB5" w:rsidRPr="00296B41">
        <w:t xml:space="preserve"> drawn from a log-no</w:t>
      </w:r>
      <w:r w:rsidR="00EC6E15" w:rsidRPr="00296B41">
        <w:t xml:space="preserve">rmal distribution with mean and standard deviation equal to one.  The probability of interaction is determined by the abundances of the species in question and their trait overlap from the fundamental network. </w:t>
      </w:r>
    </w:p>
    <w:p w14:paraId="2295D0F8" w14:textId="77777777" w:rsidR="0092388A" w:rsidRPr="00296B41" w:rsidRDefault="0092388A"/>
    <w:p w14:paraId="687E76DC" w14:textId="4CA47D94" w:rsidR="00B15016" w:rsidRPr="00296B41" w:rsidRDefault="00C141E4">
      <w:r w:rsidRPr="00296B41">
        <w:rPr>
          <w:b/>
        </w:rPr>
        <w:t>Step 4:</w:t>
      </w:r>
      <w:r w:rsidR="008E6415" w:rsidRPr="00296B41">
        <w:rPr>
          <w:b/>
        </w:rPr>
        <w:t xml:space="preserve"> Evaluate interaction structure</w:t>
      </w:r>
      <w:r w:rsidR="008E6415" w:rsidRPr="00296B41">
        <w:t>.</w:t>
      </w:r>
      <w:r w:rsidRPr="00296B41">
        <w:t xml:space="preserve"> We calculated network-level metrics of each of the interaction networks produced in step 3. We focused on network nestedness and modularity, metrics often associated with coevolution. We used weighted NODF to evaluate network nestedness</w:t>
      </w:r>
      <w:r w:rsidR="0043464B">
        <w:t xml:space="preserve"> ()</w:t>
      </w:r>
      <w:r w:rsidRPr="00296B41">
        <w:t xml:space="preserve"> and </w:t>
      </w:r>
      <w:r w:rsidR="00B15016" w:rsidRPr="00296B41">
        <w:t>a weighted measure of edge-betweeness to divide the network into modules and calculate a modularity score</w:t>
      </w:r>
      <w:r w:rsidR="0043464B">
        <w:t xml:space="preserve"> ()</w:t>
      </w:r>
      <w:r w:rsidR="00B15016" w:rsidRPr="00296B41">
        <w:t>.</w:t>
      </w:r>
      <w:r w:rsidR="00C134F9">
        <w:t xml:space="preserve"> </w:t>
      </w:r>
    </w:p>
    <w:p w14:paraId="56A2BBAC" w14:textId="11205147" w:rsidR="0043464B" w:rsidRDefault="0043464B">
      <w:r>
        <w:br w:type="page"/>
      </w:r>
    </w:p>
    <w:p w14:paraId="1FDAB8CF" w14:textId="77777777" w:rsidR="00970A50" w:rsidRPr="00296B41" w:rsidRDefault="00970A50"/>
    <w:p w14:paraId="3C06A8F3" w14:textId="4E96B4DE" w:rsidR="0092388A" w:rsidRPr="00296B41" w:rsidRDefault="0043464B">
      <w:r>
        <w:rPr>
          <w:noProof/>
        </w:rPr>
        <mc:AlternateContent>
          <mc:Choice Requires="wpg">
            <w:drawing>
              <wp:anchor distT="0" distB="0" distL="114300" distR="114300" simplePos="0" relativeHeight="251659264" behindDoc="0" locked="0" layoutInCell="1" allowOverlap="1" wp14:anchorId="06A59599" wp14:editId="054AA8D9">
                <wp:simplePos x="0" y="0"/>
                <wp:positionH relativeFrom="column">
                  <wp:posOffset>-457200</wp:posOffset>
                </wp:positionH>
                <wp:positionV relativeFrom="paragraph">
                  <wp:posOffset>509905</wp:posOffset>
                </wp:positionV>
                <wp:extent cx="4953000" cy="5486400"/>
                <wp:effectExtent l="0" t="0" r="0" b="0"/>
                <wp:wrapThrough wrapText="bothSides">
                  <wp:wrapPolygon edited="0">
                    <wp:start x="10302" y="100"/>
                    <wp:lineTo x="3102" y="300"/>
                    <wp:lineTo x="2437" y="400"/>
                    <wp:lineTo x="2437" y="1900"/>
                    <wp:lineTo x="1662" y="2700"/>
                    <wp:lineTo x="1551" y="3500"/>
                    <wp:lineTo x="665" y="4300"/>
                    <wp:lineTo x="554" y="9600"/>
                    <wp:lineTo x="3102" y="9900"/>
                    <wp:lineTo x="14732" y="9900"/>
                    <wp:lineTo x="3988" y="10700"/>
                    <wp:lineTo x="2658" y="10900"/>
                    <wp:lineTo x="2437" y="13100"/>
                    <wp:lineTo x="1662" y="13300"/>
                    <wp:lineTo x="1551" y="14700"/>
                    <wp:lineTo x="775" y="14700"/>
                    <wp:lineTo x="554" y="15000"/>
                    <wp:lineTo x="554" y="20200"/>
                    <wp:lineTo x="7311" y="20900"/>
                    <wp:lineTo x="14732" y="21100"/>
                    <wp:lineTo x="21378" y="21100"/>
                    <wp:lineTo x="21489" y="15000"/>
                    <wp:lineTo x="20825" y="14900"/>
                    <wp:lineTo x="17502" y="14700"/>
                    <wp:lineTo x="21489" y="14000"/>
                    <wp:lineTo x="21489" y="1200"/>
                    <wp:lineTo x="20160" y="1000"/>
                    <wp:lineTo x="10855" y="100"/>
                    <wp:lineTo x="10302" y="100"/>
                  </wp:wrapPolygon>
                </wp:wrapThrough>
                <wp:docPr id="5" name="Group 5"/>
                <wp:cNvGraphicFramePr/>
                <a:graphic xmlns:a="http://schemas.openxmlformats.org/drawingml/2006/main">
                  <a:graphicData uri="http://schemas.microsoft.com/office/word/2010/wordprocessingGroup">
                    <wpg:wgp>
                      <wpg:cNvGrpSpPr/>
                      <wpg:grpSpPr>
                        <a:xfrm>
                          <a:off x="0" y="0"/>
                          <a:ext cx="4953000" cy="5486400"/>
                          <a:chOff x="0" y="0"/>
                          <a:chExt cx="4953000" cy="5486400"/>
                        </a:xfrm>
                      </wpg:grpSpPr>
                      <pic:pic xmlns:pic="http://schemas.openxmlformats.org/drawingml/2006/picture">
                        <pic:nvPicPr>
                          <pic:cNvPr id="2" name="Picture 1" descr="Macintosh HD:Users:lcp:Documents:Network_Assembly:Figures:Topo_options.pdf"/>
                          <pic:cNvPicPr>
                            <a:picLocks noChangeAspect="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971800" cy="5349240"/>
                          </a:xfrm>
                          <a:prstGeom prst="rect">
                            <a:avLst/>
                          </a:prstGeom>
                          <a:noFill/>
                          <a:ln>
                            <a:noFill/>
                          </a:ln>
                        </pic:spPr>
                      </pic:pic>
                      <pic:pic xmlns:pic="http://schemas.openxmlformats.org/drawingml/2006/picture">
                        <pic:nvPicPr>
                          <pic:cNvPr id="4" name="Picture 3" descr="Macintosh HD:Users:lcp:Documents:Network_Assembly:Figures:Linkage_rules_pannels.pdf"/>
                          <pic:cNvPicPr>
                            <a:picLocks noChangeAspect="1"/>
                          </pic:cNvPicPr>
                        </pic:nvPicPr>
                        <pic:blipFill>
                          <a:blip r:embed="rId7">
                            <a:extLst>
                              <a:ext uri="{28A0092B-C50C-407E-A947-70E740481C1C}">
                                <a14:useLocalDpi xmlns:a14="http://schemas.microsoft.com/office/drawing/2010/main" val="0"/>
                              </a:ext>
                            </a:extLst>
                          </a:blip>
                          <a:srcRect/>
                          <a:stretch>
                            <a:fillRect/>
                          </a:stretch>
                        </pic:blipFill>
                        <pic:spPr bwMode="auto">
                          <a:xfrm>
                            <a:off x="3200400" y="228600"/>
                            <a:ext cx="1752600" cy="5257800"/>
                          </a:xfrm>
                          <a:prstGeom prst="rect">
                            <a:avLst/>
                          </a:prstGeom>
                          <a:noFill/>
                          <a:ln>
                            <a:noFill/>
                          </a:ln>
                        </pic:spPr>
                      </pic:pic>
                    </wpg:wgp>
                  </a:graphicData>
                </a:graphic>
              </wp:anchor>
            </w:drawing>
          </mc:Choice>
          <mc:Fallback>
            <w:pict>
              <v:group id="Group 5" o:spid="_x0000_s1026" style="position:absolute;margin-left:-35.95pt;margin-top:40.15pt;width:390pt;height:6in;z-index:251659264" coordsize="4953000,548640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Macintosh HD:Users:lcp:Documents:Network_Assembly:Figures:Topo_options.pdf" style="position:absolute;width:2971800;height:53492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mE&#10;7vPBAAAA2gAAAA8AAABkcnMvZG93bnJldi54bWxEj92qwjAQhO8F3yGs4J2mFpRDNYoIgiIo/oGX&#10;S7O21WZTmqj17Y0gnMthZr5hJrPGlOJJtSssKxj0IxDEqdUFZwpOx2XvD4TzyBpLy6TgTQ5m03Zr&#10;gom2L97T8+AzESDsElSQe18lUro0J4Oubyvi4F1tbdAHWWdS1/gKcFPKOIpG0mDBYSHHihY5pffD&#10;wygos53eXNL18rLZ3uZnui7i4fmtVLfTzMcgPDX+P/xrr7SCGL5Xwg2Q0w8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FmE7vPBAAAA2gAAAA8AAAAAAAAAAAAAAAAAnAIAAGRy&#10;cy9kb3ducmV2LnhtbFBLBQYAAAAABAAEAPcAAACKAwAAAAA=&#10;">
                  <v:imagedata r:id="rId8" o:title="Topo_options.pdf"/>
                  <v:path arrowok="t"/>
                </v:shape>
                <v:shape id="Picture 3" o:spid="_x0000_s1028" type="#_x0000_t75" alt="Macintosh HD:Users:lcp:Documents:Network_Assembly:Figures:Linkage_rules_pannels.pdf" style="position:absolute;left:3200400;top:228600;width:1752600;height:52578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K3N&#10;hlG/AAAA2gAAAA8AAABkcnMvZG93bnJldi54bWxET11rwjAUfRf2H8Id7E3TjSnSGWUbFgRhoFb2&#10;emmuTV1zE5pY679fBgMfD+d7sRpsK3rqQuNYwfMkA0FcOd1wraA8FOM5iBCRNbaOScGNAqyWD6MF&#10;5tpdeUf9PtYihXDIUYGJ0edShsqQxTBxnjhxJ9dZjAl2tdQdXlO4beVLls2kxYZTg0FPn4aqn/3F&#10;phnf0Wwb7cvp8Yjrr3Mx+Hn5odTT4/D+BiLSEO/if/dGK3iFvyvJD3L5Cw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CtzYZRvwAAANoAAAAPAAAAAAAAAAAAAAAAAJwCAABkcnMv&#10;ZG93bnJldi54bWxQSwUGAAAAAAQABAD3AAAAiAMAAAAA&#10;">
                  <v:imagedata r:id="rId9" o:title="Linkage_rules_pannels.pdf"/>
                  <v:path arrowok="t"/>
                </v:shape>
                <w10:wrap type="through"/>
              </v:group>
            </w:pict>
          </mc:Fallback>
        </mc:AlternateContent>
      </w:r>
    </w:p>
    <w:sectPr w:rsidR="0092388A" w:rsidRPr="00296B41" w:rsidSect="0092388A">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明朝">
    <w:panose1 w:val="00000000000000000000"/>
    <w:charset w:val="80"/>
    <w:family w:val="roman"/>
    <w:notTrueType/>
    <w:pitch w:val="fixed"/>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453B0C"/>
    <w:multiLevelType w:val="hybridMultilevel"/>
    <w:tmpl w:val="F8825D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9213C48"/>
    <w:multiLevelType w:val="hybridMultilevel"/>
    <w:tmpl w:val="2FD429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99069CD"/>
    <w:multiLevelType w:val="hybridMultilevel"/>
    <w:tmpl w:val="3EBE5F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defaultTabStop w:val="720"/>
  <w:drawingGridHorizontalSpacing w:val="360"/>
  <w:drawingGridVerticalSpacing w:val="360"/>
  <w:displayHorizontalDrawingGridEvery w:val="0"/>
  <w:displayVerticalDrawingGridEvery w:val="0"/>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2388A"/>
    <w:rsid w:val="0001701B"/>
    <w:rsid w:val="00025526"/>
    <w:rsid w:val="00037E49"/>
    <w:rsid w:val="00051DBA"/>
    <w:rsid w:val="00067940"/>
    <w:rsid w:val="00072524"/>
    <w:rsid w:val="0018232F"/>
    <w:rsid w:val="00212B6C"/>
    <w:rsid w:val="00296B41"/>
    <w:rsid w:val="002B4343"/>
    <w:rsid w:val="002B4FAB"/>
    <w:rsid w:val="002C0F99"/>
    <w:rsid w:val="003103D6"/>
    <w:rsid w:val="00327075"/>
    <w:rsid w:val="00340117"/>
    <w:rsid w:val="00384424"/>
    <w:rsid w:val="00394E83"/>
    <w:rsid w:val="0043464B"/>
    <w:rsid w:val="00495BAD"/>
    <w:rsid w:val="00497492"/>
    <w:rsid w:val="004A4B94"/>
    <w:rsid w:val="004C12C9"/>
    <w:rsid w:val="004F7568"/>
    <w:rsid w:val="005032D1"/>
    <w:rsid w:val="00507E22"/>
    <w:rsid w:val="00555F1A"/>
    <w:rsid w:val="00567C40"/>
    <w:rsid w:val="00583F06"/>
    <w:rsid w:val="005E3FA6"/>
    <w:rsid w:val="005F2AD8"/>
    <w:rsid w:val="00674A5F"/>
    <w:rsid w:val="006C48BB"/>
    <w:rsid w:val="00705973"/>
    <w:rsid w:val="0074473E"/>
    <w:rsid w:val="007942E7"/>
    <w:rsid w:val="00806994"/>
    <w:rsid w:val="00872ED1"/>
    <w:rsid w:val="00883A49"/>
    <w:rsid w:val="008E08A8"/>
    <w:rsid w:val="008E6415"/>
    <w:rsid w:val="0092388A"/>
    <w:rsid w:val="00943D3B"/>
    <w:rsid w:val="009461F5"/>
    <w:rsid w:val="00954F29"/>
    <w:rsid w:val="00964A69"/>
    <w:rsid w:val="00970A50"/>
    <w:rsid w:val="0097516B"/>
    <w:rsid w:val="00997115"/>
    <w:rsid w:val="00A17A21"/>
    <w:rsid w:val="00AA593C"/>
    <w:rsid w:val="00AB6095"/>
    <w:rsid w:val="00B15016"/>
    <w:rsid w:val="00C134F9"/>
    <w:rsid w:val="00C141E4"/>
    <w:rsid w:val="00C468DF"/>
    <w:rsid w:val="00C55C3B"/>
    <w:rsid w:val="00D00966"/>
    <w:rsid w:val="00D67FB5"/>
    <w:rsid w:val="00D81DA3"/>
    <w:rsid w:val="00D834B8"/>
    <w:rsid w:val="00D94EB8"/>
    <w:rsid w:val="00DF336E"/>
    <w:rsid w:val="00E07508"/>
    <w:rsid w:val="00E227F2"/>
    <w:rsid w:val="00E40D9D"/>
    <w:rsid w:val="00E54FDE"/>
    <w:rsid w:val="00EA0257"/>
    <w:rsid w:val="00EC6E15"/>
    <w:rsid w:val="00EC7854"/>
    <w:rsid w:val="00F066FD"/>
    <w:rsid w:val="00F366F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EC9D2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65E1"/>
    <w:rPr>
      <w:rFonts w:ascii="Times" w:hAnsi="Tim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066FD"/>
    <w:pPr>
      <w:ind w:left="720"/>
      <w:contextualSpacing/>
    </w:pPr>
  </w:style>
  <w:style w:type="paragraph" w:styleId="BalloonText">
    <w:name w:val="Balloon Text"/>
    <w:basedOn w:val="Normal"/>
    <w:link w:val="BalloonTextChar"/>
    <w:uiPriority w:val="99"/>
    <w:semiHidden/>
    <w:unhideWhenUsed/>
    <w:rsid w:val="006C48BB"/>
    <w:rPr>
      <w:rFonts w:ascii="Lucida Grande" w:hAnsi="Lucida Grande"/>
      <w:sz w:val="18"/>
      <w:szCs w:val="18"/>
    </w:rPr>
  </w:style>
  <w:style w:type="character" w:customStyle="1" w:styleId="BalloonTextChar">
    <w:name w:val="Balloon Text Char"/>
    <w:basedOn w:val="DefaultParagraphFont"/>
    <w:link w:val="BalloonText"/>
    <w:uiPriority w:val="99"/>
    <w:semiHidden/>
    <w:rsid w:val="006C48BB"/>
    <w:rPr>
      <w:rFonts w:ascii="Lucida Grande" w:hAnsi="Lucida Grande"/>
      <w:sz w:val="18"/>
      <w:szCs w:val="18"/>
    </w:rPr>
  </w:style>
  <w:style w:type="character" w:styleId="CommentReference">
    <w:name w:val="annotation reference"/>
    <w:basedOn w:val="DefaultParagraphFont"/>
    <w:uiPriority w:val="99"/>
    <w:semiHidden/>
    <w:unhideWhenUsed/>
    <w:rsid w:val="00327075"/>
    <w:rPr>
      <w:sz w:val="18"/>
      <w:szCs w:val="18"/>
    </w:rPr>
  </w:style>
  <w:style w:type="paragraph" w:styleId="CommentText">
    <w:name w:val="annotation text"/>
    <w:basedOn w:val="Normal"/>
    <w:link w:val="CommentTextChar"/>
    <w:uiPriority w:val="99"/>
    <w:semiHidden/>
    <w:unhideWhenUsed/>
    <w:rsid w:val="00327075"/>
  </w:style>
  <w:style w:type="character" w:customStyle="1" w:styleId="CommentTextChar">
    <w:name w:val="Comment Text Char"/>
    <w:basedOn w:val="DefaultParagraphFont"/>
    <w:link w:val="CommentText"/>
    <w:uiPriority w:val="99"/>
    <w:semiHidden/>
    <w:rsid w:val="00327075"/>
    <w:rPr>
      <w:rFonts w:ascii="Times" w:hAnsi="Times"/>
    </w:rPr>
  </w:style>
  <w:style w:type="paragraph" w:styleId="CommentSubject">
    <w:name w:val="annotation subject"/>
    <w:basedOn w:val="CommentText"/>
    <w:next w:val="CommentText"/>
    <w:link w:val="CommentSubjectChar"/>
    <w:uiPriority w:val="99"/>
    <w:semiHidden/>
    <w:unhideWhenUsed/>
    <w:rsid w:val="00327075"/>
    <w:rPr>
      <w:b/>
      <w:bCs/>
      <w:sz w:val="20"/>
      <w:szCs w:val="20"/>
    </w:rPr>
  </w:style>
  <w:style w:type="character" w:customStyle="1" w:styleId="CommentSubjectChar">
    <w:name w:val="Comment Subject Char"/>
    <w:basedOn w:val="CommentTextChar"/>
    <w:link w:val="CommentSubject"/>
    <w:uiPriority w:val="99"/>
    <w:semiHidden/>
    <w:rsid w:val="00327075"/>
    <w:rPr>
      <w:rFonts w:ascii="Times" w:hAnsi="Times"/>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965E1"/>
    <w:rPr>
      <w:rFonts w:ascii="Times" w:hAnsi="Tim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066FD"/>
    <w:pPr>
      <w:ind w:left="720"/>
      <w:contextualSpacing/>
    </w:pPr>
  </w:style>
  <w:style w:type="paragraph" w:styleId="BalloonText">
    <w:name w:val="Balloon Text"/>
    <w:basedOn w:val="Normal"/>
    <w:link w:val="BalloonTextChar"/>
    <w:uiPriority w:val="99"/>
    <w:semiHidden/>
    <w:unhideWhenUsed/>
    <w:rsid w:val="006C48BB"/>
    <w:rPr>
      <w:rFonts w:ascii="Lucida Grande" w:hAnsi="Lucida Grande"/>
      <w:sz w:val="18"/>
      <w:szCs w:val="18"/>
    </w:rPr>
  </w:style>
  <w:style w:type="character" w:customStyle="1" w:styleId="BalloonTextChar">
    <w:name w:val="Balloon Text Char"/>
    <w:basedOn w:val="DefaultParagraphFont"/>
    <w:link w:val="BalloonText"/>
    <w:uiPriority w:val="99"/>
    <w:semiHidden/>
    <w:rsid w:val="006C48BB"/>
    <w:rPr>
      <w:rFonts w:ascii="Lucida Grande" w:hAnsi="Lucida Grande"/>
      <w:sz w:val="18"/>
      <w:szCs w:val="18"/>
    </w:rPr>
  </w:style>
  <w:style w:type="character" w:styleId="CommentReference">
    <w:name w:val="annotation reference"/>
    <w:basedOn w:val="DefaultParagraphFont"/>
    <w:uiPriority w:val="99"/>
    <w:semiHidden/>
    <w:unhideWhenUsed/>
    <w:rsid w:val="00327075"/>
    <w:rPr>
      <w:sz w:val="18"/>
      <w:szCs w:val="18"/>
    </w:rPr>
  </w:style>
  <w:style w:type="paragraph" w:styleId="CommentText">
    <w:name w:val="annotation text"/>
    <w:basedOn w:val="Normal"/>
    <w:link w:val="CommentTextChar"/>
    <w:uiPriority w:val="99"/>
    <w:semiHidden/>
    <w:unhideWhenUsed/>
    <w:rsid w:val="00327075"/>
  </w:style>
  <w:style w:type="character" w:customStyle="1" w:styleId="CommentTextChar">
    <w:name w:val="Comment Text Char"/>
    <w:basedOn w:val="DefaultParagraphFont"/>
    <w:link w:val="CommentText"/>
    <w:uiPriority w:val="99"/>
    <w:semiHidden/>
    <w:rsid w:val="00327075"/>
    <w:rPr>
      <w:rFonts w:ascii="Times" w:hAnsi="Times"/>
    </w:rPr>
  </w:style>
  <w:style w:type="paragraph" w:styleId="CommentSubject">
    <w:name w:val="annotation subject"/>
    <w:basedOn w:val="CommentText"/>
    <w:next w:val="CommentText"/>
    <w:link w:val="CommentSubjectChar"/>
    <w:uiPriority w:val="99"/>
    <w:semiHidden/>
    <w:unhideWhenUsed/>
    <w:rsid w:val="00327075"/>
    <w:rPr>
      <w:b/>
      <w:bCs/>
      <w:sz w:val="20"/>
      <w:szCs w:val="20"/>
    </w:rPr>
  </w:style>
  <w:style w:type="character" w:customStyle="1" w:styleId="CommentSubjectChar">
    <w:name w:val="Comment Subject Char"/>
    <w:basedOn w:val="CommentTextChar"/>
    <w:link w:val="CommentSubject"/>
    <w:uiPriority w:val="99"/>
    <w:semiHidden/>
    <w:rsid w:val="00327075"/>
    <w:rPr>
      <w:rFonts w:ascii="Times" w:hAnsi="Times"/>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image" Target="media/image2.emf"/><Relationship Id="rId8" Type="http://schemas.openxmlformats.org/officeDocument/2006/relationships/image" Target="media/image3.emf"/><Relationship Id="rId9" Type="http://schemas.openxmlformats.org/officeDocument/2006/relationships/image" Target="media/image4.emf"/><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2</TotalTime>
  <Pages>4</Pages>
  <Words>1661</Words>
  <Characters>9468</Characters>
  <Application>Microsoft Macintosh Word</Application>
  <DocSecurity>0</DocSecurity>
  <Lines>78</Lines>
  <Paragraphs>22</Paragraphs>
  <ScaleCrop>false</ScaleCrop>
  <Company>Stanford</Company>
  <LinksUpToDate>false</LinksUpToDate>
  <CharactersWithSpaces>111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Ponisio</dc:creator>
  <cp:keywords/>
  <cp:lastModifiedBy>Lauren Ponisio</cp:lastModifiedBy>
  <cp:revision>19</cp:revision>
  <dcterms:created xsi:type="dcterms:W3CDTF">2012-09-10T22:11:00Z</dcterms:created>
  <dcterms:modified xsi:type="dcterms:W3CDTF">2013-02-21T02:04:00Z</dcterms:modified>
</cp:coreProperties>
</file>